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B0F4DC5"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67D0B45F" w:rsidR="00E26CAC" w:rsidRDefault="00B66A52" w:rsidP="003F3823">
      <w:pPr>
        <w:rPr>
          <w:rFonts w:ascii="Times New Roman" w:hAnsi="Times New Roman" w:cs="Times New Roman"/>
        </w:rPr>
      </w:pPr>
      <w:commentRangeStart w:id="0"/>
      <w:commentRangeEnd w:id="0"/>
      <w:r>
        <w:rPr>
          <w:rStyle w:val="CommentReference"/>
        </w:rPr>
        <w:commentReference w:id="0"/>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0200B640"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BC5DEF">
        <w:rPr>
          <w:rFonts w:ascii="Times New Roman" w:hAnsi="Times New Roman" w:cs="Times New Roman"/>
        </w:rPr>
        <w:t xml:space="preserve"> </w:t>
      </w:r>
      <w:commentRangeStart w:id="1"/>
      <w:r w:rsidR="00831D06">
        <w:rPr>
          <w:rFonts w:ascii="Times New Roman" w:hAnsi="Times New Roman" w:cs="Times New Roman"/>
        </w:rPr>
        <w:t>three more here?</w:t>
      </w:r>
      <w:commentRangeEnd w:id="1"/>
      <w:r w:rsidR="00E22E12">
        <w:rPr>
          <w:rStyle w:val="CommentReference"/>
        </w:rPr>
        <w:commentReference w:id="1"/>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73E44C3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McCann 2000, Brodie et al. 2014)","plainTextFormattedCitation":"(McCann 2000, Brodie et al. 2014)","previouslyFormattedCitation":"(McCann 2000, Brodie et al. 2014)"},"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McCann 2000, Brodie et al. 2014)</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Stouffer et al. 2005, Woodward et al. 2005, Gravel et al. 2013, Nakazawa 2017)","plainTextFormattedCitation":"(Stouffer et al. 2005, Woodward et al. 2005, Gravel et al. 2013, Nakazawa 2017)","previouslyFormattedCitation":"(Stouffer et al. 2005, Woodward et al. 2005, Gravel et al. 2013, Nakazawa 2017)"},"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Stouffer et al. 2005, Woodward et al. 2005, Gravel et al. 2013, Nakazawa 201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e.g.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4","issued":{"date-parts":[["2014"]]},"page":"20133203","title":"Resolving the roles of body size and species identity in driving functional diversity","type":"article-journal","volume":"281"},"uris":["http://www.mendeley.com/documents/?uuid=d2f7d2a4-60b9-48d2-8d44-1749ffe2c62f"]}],"mendeley":{"formattedCitation":"(Rudolf et al. 2014, Gray et al. 2015, Brose et al. 2019, Pomeranz et al. 2019)","manualFormatting":"Rudolf et al. 2014, Gray et al. 2015, Brose et al. 2019, Pomeranz et al. 2019)","plainTextFormattedCitation":"(Rudolf et al. 2014, Gray et al. 2015, Brose et al. 2019, Pomeranz et al. 2019)","previouslyFormattedCitation":"(Rudolf et al. 2014, Gray et al. 2015, Brose et al. 2019, Pomeranz et al. 201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Rudolf et al. 2014, Gray et al. 2015, Brose et al. 2019, Pomeranz et al. 2019)</w:t>
      </w:r>
      <w:r w:rsidR="001C47DB">
        <w:rPr>
          <w:rFonts w:ascii="Times New Roman" w:hAnsi="Times New Roman" w:cs="Times New Roman"/>
        </w:rPr>
        <w:fldChar w:fldCharType="end"/>
      </w:r>
      <w:r w:rsidR="001C47DB">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01E1D637" w:rsidR="00402708" w:rsidRDefault="00714A1E" w:rsidP="00696010">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manualFormatting":"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Gravel et al. 2013)</w:t>
      </w:r>
      <w:r w:rsidR="00696010">
        <w:rPr>
          <w:rFonts w:ascii="Times New Roman" w:hAnsi="Times New Roman" w:cs="Times New Roman"/>
        </w:rPr>
        <w:fldChar w:fldCharType="end"/>
      </w:r>
      <w:r w:rsidR="00696010">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Sheppard and Harwood 2005, McLaughlin et al. 2010)","plainTextFormattedCitation":"(Sheppard and Harwood 2005, McLaughlin et al. 2010)","previouslyFormattedCitation":"(Sheppard and Harwood 2005, McLaughlin et al. 2010)"},"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heppard and Harwood 2005, McLaughlin et al. 2010)</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lastRenderedPageBreak/>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sidR="0076528A">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Simberloff and Wilson 1969, Piechnik et al. 2008, Laigle et al. 2018)","plainTextFormattedCitation":"(Simberloff and Wilson 1969, Piechnik et al. 2008, Laigle et al. 2018)","previouslyFormattedCitation":"(Simberloff and Wilson 1969, Piechnik et al. 2008, Laigle et al. 2018)"},"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imberloff and Wilson 1969, Piechnik et al. 2008, Laigle et al. 2018)</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constraints (e.g.</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3B130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et al. 2014, Laigle et al. 2018, Hines et al. 2019)","manualFormatting":"Digel et al. 2014, Laigle et al. 2018, Hines et al. 2019)","plainTextFormattedCitation":"(Digel et al. 2014, Laigle et al. 2018, Hines et al. 2019)","previouslyFormattedCitation":"(Digel et al. 2014, Laigle et al. 2018, Hines et al. 2019)"},"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Digel et al. 2014, Laigle et al. 2018, Hines et al. 2019)</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pairs (e.g. </w:t>
      </w:r>
      <w:r w:rsidR="003B1307">
        <w:rPr>
          <w:rFonts w:ascii="Times New Roman" w:hAnsi="Times New Roman" w:cs="Times New Roman"/>
        </w:rPr>
        <w:fldChar w:fldCharType="begin" w:fldLock="1"/>
      </w:r>
      <w:r w:rsidR="00F977A0">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Rall et al. 2011, Digel et al. 2014, Rudolf et al. 2014)","manualFormatting":"Rall et al. 2011, Digel et al. 2014, Rudolf et al. 2014)","plainTextFormattedCitation":"(Rall et al. 2011, Digel et al. 2014, Rudolf et al. 2014)","previouslyFormattedCitation":"(Rall et al. 2011, Digel et al. 2014, Rudolf et al. 2014)"},"properties":{"noteIndex":0},"schema":"https://github.com/citation-style-language/schema/raw/master/csl-citation.json"}</w:instrText>
      </w:r>
      <w:r w:rsidR="003B1307">
        <w:rPr>
          <w:rFonts w:ascii="Times New Roman" w:hAnsi="Times New Roman" w:cs="Times New Roman"/>
        </w:rPr>
        <w:fldChar w:fldCharType="separate"/>
      </w:r>
      <w:r w:rsidR="003B1307" w:rsidRPr="003B1307">
        <w:rPr>
          <w:rFonts w:ascii="Times New Roman" w:hAnsi="Times New Roman" w:cs="Times New Roman"/>
          <w:noProof/>
        </w:rPr>
        <w:t>Rall et al. 2011, Digel et al. 2014,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2F52C7">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Mora et al. 2011, Costello et al. 2013, Bar-On et al. 2018, Stork 2018)","plainTextFormattedCitation":"(Mora et al. 2011, Costello et al. 2013, Bar-On et al. 2018, Stork 2018)","previouslyFormattedCitation":"(Mora et al. 2011, Costello et al. 2013, Bar-On et al. 2018, Stork 2018)"},"properties":{"noteIndex":0},"schema":"https://github.com/citation-style-language/schema/raw/master/csl-citation.json"}</w:instrText>
      </w:r>
      <w:r w:rsidR="00F977A0">
        <w:rPr>
          <w:rFonts w:ascii="Times New Roman" w:hAnsi="Times New Roman" w:cs="Times New Roman"/>
        </w:rPr>
        <w:fldChar w:fldCharType="separate"/>
      </w:r>
      <w:r w:rsidR="00F977A0" w:rsidRPr="00F977A0">
        <w:rPr>
          <w:rFonts w:ascii="Times New Roman" w:hAnsi="Times New Roman" w:cs="Times New Roman"/>
          <w:noProof/>
        </w:rPr>
        <w:t>(Mora et al. 2011, Costello et al. 2013, Bar-On et al. 2018,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23BB3BED"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commentRangeStart w:id="2"/>
      <w:r w:rsidR="00405883">
        <w:rPr>
          <w:rFonts w:ascii="Times New Roman" w:hAnsi="Times New Roman" w:cs="Times New Roman"/>
        </w:rPr>
        <w:t>individuals</w:t>
      </w:r>
      <w:commentRangeEnd w:id="2"/>
      <w:r w:rsidR="002F52C7">
        <w:rPr>
          <w:rStyle w:val="CommentReference"/>
        </w:rPr>
        <w:commentReference w:id="2"/>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D68AA0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andler et al.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et al. 2011, Miller-ter Kuile et al. 2020)","manualFormatting":"(Greenstone et al., 2011, Miller-ter Kuile et al. in revision)","plainTextFormattedCitation":"(Greenstone et al. 2011, Miller-ter Kuile et al. 2020)","previouslyFormattedCitation":"(Greenstone et al. 2011, Miller-ter Kuile et al. 2020)"},"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1873C889"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w:t>
      </w:r>
      <w:r w:rsidR="00CA1461">
        <w:rPr>
          <w:rFonts w:ascii="Times New Roman" w:hAnsi="Times New Roman" w:cs="Times New Roman"/>
          <w:bCs/>
        </w:rPr>
        <w:lastRenderedPageBreak/>
        <w:t xml:space="preserve">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upplementary Table X</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56746ABB"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predator individuals using high throughput sequencing methods. We extracted DNA from samples of predator individuals using a modified CTAB protocol and following methods outlined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2017)","plainTextFormattedCitation":"(Krehenwinkel et al. 2017)","previouslyFormattedCitation":"(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manualFormatting":"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Yu et al. 2012, Leray et al. 2013, Krehenwinkel et al. 2017)</w:t>
      </w:r>
      <w:r w:rsidR="002F52C7">
        <w:rPr>
          <w:rFonts w:ascii="Times New Roman" w:hAnsi="Times New Roman" w:cs="Times New Roman"/>
          <w:bCs/>
        </w:rPr>
        <w:fldChar w:fldCharType="end"/>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MiSeq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3 &amp; 4)","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and Chao 2017)</w:t>
      </w:r>
      <w:r w:rsidR="002F52C7">
        <w:rPr>
          <w:rFonts w:ascii="Times New Roman" w:hAnsi="Times New Roman" w:cs="Times New Roman"/>
          <w:bCs/>
        </w:rPr>
        <w:fldChar w:fldCharType="end"/>
      </w:r>
      <w:r>
        <w:rPr>
          <w:rFonts w:ascii="Times New Roman" w:hAnsi="Times New Roman" w:cs="Times New Roman"/>
          <w:bCs/>
        </w:rPr>
        <w:t xml:space="preserve"> and </w:t>
      </w:r>
      <w:commentRangeStart w:id="3"/>
      <w:commentRangeStart w:id="4"/>
      <w:r>
        <w:rPr>
          <w:rFonts w:ascii="Times New Roman" w:hAnsi="Times New Roman" w:cs="Times New Roman"/>
          <w:bCs/>
        </w:rPr>
        <w:t xml:space="preserve">then rarefied all sequencing depths </w:t>
      </w:r>
      <w:commentRangeEnd w:id="3"/>
      <w:r w:rsidR="00F151EE">
        <w:rPr>
          <w:rStyle w:val="CommentReference"/>
        </w:rPr>
        <w:commentReference w:id="3"/>
      </w:r>
      <w:commentRangeEnd w:id="4"/>
      <w:r w:rsidR="00B40560">
        <w:rPr>
          <w:rStyle w:val="CommentReference"/>
        </w:rPr>
        <w:commentReference w:id="4"/>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272F2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manualFormatting":"Hsieh et al. 2016)","plainTextFormattedCitation":"(Hsieh et al. 2016)","previouslyFormattedCitation":"(Hsieh et al. 2016)"},"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et al. 2016)</w:t>
      </w:r>
      <w:r w:rsidR="002F52C7">
        <w:rPr>
          <w:rFonts w:ascii="Times New Roman" w:hAnsi="Times New Roman" w:cs="Times New Roman"/>
          <w:bCs/>
        </w:rPr>
        <w:fldChar w:fldCharType="end"/>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D4DF406"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w:t>
      </w:r>
      <w:r w:rsidR="00272F2E">
        <w:rPr>
          <w:rFonts w:ascii="Times New Roman" w:hAnsi="Times New Roman" w:cs="Times New Roman"/>
          <w:bCs/>
        </w:rPr>
        <w:fldChar w:fldCharType="begin" w:fldLock="1"/>
      </w:r>
      <w:r w:rsidR="00786A57">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manualFormatting":"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272F2E">
        <w:rPr>
          <w:rFonts w:ascii="Times New Roman" w:hAnsi="Times New Roman" w:cs="Times New Roman"/>
          <w:bCs/>
        </w:rPr>
        <w:fldChar w:fldCharType="separate"/>
      </w:r>
      <w:r w:rsidR="00272F2E" w:rsidRPr="00272F2E">
        <w:rPr>
          <w:rFonts w:ascii="Times New Roman" w:hAnsi="Times New Roman" w:cs="Times New Roman"/>
          <w:bCs/>
          <w:noProof/>
        </w:rPr>
        <w:t>Kartzinel et al. 2015, Brose et al. 2019, Eitzinger et al. 2019)</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commentRangeStart w:id="5"/>
      <w:commentRangeStart w:id="6"/>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BC481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786A57">
        <w:rPr>
          <w:rFonts w:ascii="Times New Roman" w:hAnsi="Times New Roman" w:cs="Times New Roman"/>
          <w:bCs/>
        </w:rPr>
        <w:fldChar w:fldCharType="separate"/>
      </w:r>
      <w:r w:rsidR="00786A57" w:rsidRPr="00786A57">
        <w:rPr>
          <w:rFonts w:ascii="Times New Roman" w:hAnsi="Times New Roman" w:cs="Times New Roman"/>
          <w:bCs/>
          <w:noProof/>
        </w:rPr>
        <w:t>(van der Valk et al.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commentRangeEnd w:id="5"/>
      <w:r w:rsidR="00F151EE">
        <w:rPr>
          <w:rStyle w:val="CommentReference"/>
        </w:rPr>
        <w:commentReference w:id="5"/>
      </w:r>
      <w:commentRangeEnd w:id="6"/>
      <w:r w:rsidR="00B40560">
        <w:rPr>
          <w:rStyle w:val="CommentReference"/>
        </w:rPr>
        <w:commentReference w:id="6"/>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C570E64"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BC4812">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C4812">
        <w:rPr>
          <w:rFonts w:ascii="Cambria Math" w:hAnsi="Cambria Math" w:cs="Cambria Math"/>
        </w:rPr>
        <w:instrText>∼</w:instrText>
      </w:r>
      <w:r w:rsidR="00BC4812">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manualFormatting":"(Yaninek and Gnanvossou 1993, Sohlström et al. 2018, Su et al. 2020, Miller-ter Kuile unpublished data, McLaughlin et al. unpublished data)","plainTextFormattedCitation":"(Yaninek and Gnanvossou 1993, Sohlström et al. 2018, Su et al. 2020)","previouslyFormattedCitation":"(Yaninek and Gnanvossou 1993, Sohlström et al. 2018, Su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Yaninek and Gnanvossou 1993, Sohlström et al. 2018, Su et al. 2020</w:t>
      </w:r>
      <w:r w:rsidR="00BC4812">
        <w:rPr>
          <w:rFonts w:ascii="Times New Roman" w:hAnsi="Times New Roman" w:cs="Times New Roman"/>
          <w:noProof/>
        </w:rPr>
        <w:t xml:space="preserve">, Miller-ter Kuile </w:t>
      </w:r>
      <w:r w:rsidR="00BC4812">
        <w:rPr>
          <w:rFonts w:ascii="Times New Roman" w:hAnsi="Times New Roman" w:cs="Times New Roman"/>
          <w:i/>
          <w:iCs/>
          <w:noProof/>
        </w:rPr>
        <w:t>unpublished data</w:t>
      </w:r>
      <w:r w:rsidR="00BC4812">
        <w:rPr>
          <w:rFonts w:ascii="Times New Roman" w:hAnsi="Times New Roman" w:cs="Times New Roman"/>
          <w:noProof/>
        </w:rPr>
        <w:t xml:space="preserve">, McLaughlin et al. </w:t>
      </w:r>
      <w:r w:rsidR="00BC4812">
        <w:rPr>
          <w:rFonts w:ascii="Times New Roman" w:hAnsi="Times New Roman" w:cs="Times New Roman"/>
          <w:i/>
          <w:iCs/>
          <w:noProof/>
        </w:rPr>
        <w:t>unpublished data</w:t>
      </w:r>
      <w:r w:rsidR="00BC4812" w:rsidRPr="00BC4812">
        <w:rPr>
          <w:rFonts w:ascii="Times New Roman" w:hAnsi="Times New Roman" w:cs="Times New Roman"/>
          <w:noProof/>
        </w:rPr>
        <w:t>)</w:t>
      </w:r>
      <w:r w:rsidR="00BC4812">
        <w:rPr>
          <w:rFonts w:ascii="Times New Roman" w:hAnsi="Times New Roman" w:cs="Times New Roman"/>
        </w:rPr>
        <w:fldChar w:fldCharType="end"/>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3D5F20E9"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w:t>
      </w:r>
      <w:r w:rsidR="00F1286E">
        <w:rPr>
          <w:rFonts w:ascii="Times New Roman" w:hAnsi="Times New Roman" w:cs="Times New Roman"/>
        </w:rPr>
        <w:lastRenderedPageBreak/>
        <w:t xml:space="preserve">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manualFormatting":"(e.g. Schmitz 2008)","plainTextFormattedCitation":"(Schmitz 2008)","previouslyFormattedCitation":"(Schmitz 2008)"},"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w:t>
      </w:r>
      <w:r w:rsidR="00BC4812">
        <w:rPr>
          <w:rFonts w:ascii="Times New Roman" w:hAnsi="Times New Roman" w:cs="Times New Roman"/>
          <w:noProof/>
        </w:rPr>
        <w:t xml:space="preserve">e.g. </w:t>
      </w:r>
      <w:r w:rsidR="00BC4812" w:rsidRPr="00BC4812">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371287D0"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manualFormatting":"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arton 2020)</w:t>
      </w:r>
      <w:r w:rsidR="00BC4812">
        <w:rPr>
          <w:rFonts w:ascii="Times New Roman" w:hAnsi="Times New Roman" w:cs="Times New Roman"/>
        </w:rPr>
        <w:fldChar w:fldCharType="end"/>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manualFormatting":"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Hartig 2020)</w:t>
      </w:r>
      <w:r w:rsidR="00BC4812">
        <w:rPr>
          <w:rFonts w:ascii="Times New Roman" w:hAnsi="Times New Roman" w:cs="Times New Roman"/>
        </w:rPr>
        <w:fldChar w:fldCharType="end"/>
      </w:r>
      <w:r w:rsidR="00BC4812">
        <w:rPr>
          <w:rFonts w:ascii="Times New Roman" w:hAnsi="Times New Roman" w:cs="Times New Roman"/>
        </w:rPr>
        <w:t>.</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et al. 2020)","manualFormatting":"Bui et al. 2020)","plainTextFormattedCitation":"(Bui et al. 2020)","previouslyFormattedCitation":"(Bui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ui et al. 2020)</w:t>
      </w:r>
      <w:r w:rsidR="00BC4812">
        <w:rPr>
          <w:rFonts w:ascii="Times New Roman" w:hAnsi="Times New Roman" w:cs="Times New Roman"/>
        </w:rPr>
        <w:fldChar w:fldCharType="end"/>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63A7791D"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75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52D412D0"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7).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lastRenderedPageBreak/>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5A5893E"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Polis 1991, McLaughlin et al. 2010)","manualFormatting":"Polis 1991, McLaughlin et al. 2010)","plainTextFormattedCitation":"(Polis 1991, McLaughlin et al. 2010)","previouslyFormattedCitation":"(Polis 1991, McLaughlin et al. 201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lis 1991, McLaughlin et al. 2010)</w:t>
      </w:r>
      <w:r w:rsidR="00BC4812">
        <w:rPr>
          <w:rFonts w:ascii="Times New Roman" w:hAnsi="Times New Roman" w:cs="Times New Roman"/>
        </w:rPr>
        <w:fldChar w:fldCharType="end"/>
      </w:r>
      <w:r w:rsidR="00BC4812">
        <w:rPr>
          <w:rFonts w:ascii="Times New Roman" w:hAnsi="Times New Roman" w:cs="Times New Roman"/>
        </w:rPr>
        <w:t xml:space="preserve">, </w:t>
      </w:r>
      <w:r w:rsidR="002F62A7">
        <w:rPr>
          <w:rFonts w:ascii="Times New Roman" w:hAnsi="Times New Roman" w:cs="Times New Roman"/>
        </w:rPr>
        <w:t xml:space="preserve">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manualFormatting":"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meranz et al. 2019)</w:t>
      </w:r>
      <w:r w:rsidR="00BC4812">
        <w:rPr>
          <w:rFonts w:ascii="Times New Roman" w:hAnsi="Times New Roman" w:cs="Times New Roman"/>
        </w:rPr>
        <w:fldChar w:fldCharType="end"/>
      </w:r>
      <w:r w:rsidR="00BC4812">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623CB7F2"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 </w:t>
      </w:r>
      <w:r w:rsidR="004239D4">
        <w:rPr>
          <w:rFonts w:ascii="Times New Roman" w:hAnsi="Times New Roman" w:cs="Times New Roman"/>
        </w:rPr>
        <w:t xml:space="preserve">individuals of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similar species, lending credence to phylogenetic approaches to inferring feeding interaction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manualFormatting":"(e.g. 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t>
      </w:r>
      <w:r w:rsidR="00443203">
        <w:rPr>
          <w:rFonts w:ascii="Times New Roman" w:hAnsi="Times New Roman" w:cs="Times New Roman"/>
          <w:noProof/>
        </w:rPr>
        <w:t xml:space="preserve">e.g. </w:t>
      </w:r>
      <w:r w:rsidR="00443203" w:rsidRPr="00443203">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5035E62D"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Schmitz 2008, 2009, Laigle et al. 2018)","plainTextFormattedCitation":"(Schmitz 2008, 2009, Laigle et al. 2018)","previouslyFormattedCitation":"(Schmitz 2008, 2009, Laigle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Schmitz 2008, 2009, Laigle et al. 2018)</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e.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manualFormatting":"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w:t>
      </w:r>
      <w:proofErr w:type="gramStart"/>
      <w:r w:rsidR="00BB26B2">
        <w:rPr>
          <w:rFonts w:ascii="Times New Roman" w:hAnsi="Times New Roman" w:cs="Times New Roman"/>
        </w:rPr>
        <w:t>e.g.</w:t>
      </w:r>
      <w:proofErr w:type="gramEnd"/>
      <w:r w:rsidR="00BB26B2">
        <w:rPr>
          <w:rFonts w:ascii="Times New Roman" w:hAnsi="Times New Roman" w:cs="Times New Roman"/>
        </w:rPr>
        <w:t xml:space="preserve">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Garnier et al. 2004)","manualFormatting":"Garnier et al. 2004)","plainTextFormattedCitation":"(Garnier et al. 2004)","previouslyFormattedCitation":"(Garnier et al. 200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Garnier et al. 2004)</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Our dataset also highlights how empirical field data is key to understanding which traits may matter for constraining feeding interactions. Specifically, predators that use venom, such as centipedes, which are thought to relax prey size constraints (</w:t>
      </w:r>
      <w:proofErr w:type="gramStart"/>
      <w:r w:rsidR="00AE58D1">
        <w:rPr>
          <w:rFonts w:ascii="Times New Roman" w:hAnsi="Times New Roman" w:cs="Times New Roman"/>
        </w:rPr>
        <w:t>e.g.</w:t>
      </w:r>
      <w:proofErr w:type="gramEnd"/>
      <w:r w:rsidR="00AE58D1">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Digel et al. 2014)","manualFormatting":"Digel et al. 2014)","plainTextFormattedCitation":"(Digel et al. 2014)","previouslyFormattedCitation":"(Digel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w:t>
      </w:r>
      <w:r w:rsidR="005A2AE9">
        <w:rPr>
          <w:rFonts w:ascii="Times New Roman" w:hAnsi="Times New Roman" w:cs="Times New Roman"/>
        </w:rPr>
        <w:lastRenderedPageBreak/>
        <w:t xml:space="preserve">(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nd Wolkovich 2011)","plainTextFormattedCitation":"(Wilson and Wolkovich 2011)","previouslyFormattedCitation":"(Wilson and Wolkovich 2011)"},"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ilson and Wolkovich 2011)</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4DD531BB"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Hyslop 1980, Duffy and Jackson 1986, Baker et al. 2014)","plainTextFormattedCitation":"(Hyslop 1980, Duffy and Jackson 1986, Baker et al. 2014)","previouslyFormattedCitation":"(Hyslop 1980, Duffy and Jackson 1986, Baker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Hyslop 1980, Duffy and Jackson 1986, Baker et al. 2014)</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Porter and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e.g.</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manualFormatting":"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nd Leese 2015, Elbrecht et al. 2017)","plainTextFormattedCitation":"(Elbrecht and Leese 2015, Elbrecht et al. 2017)","previouslyFormattedCitation":"(Elbrecht and Leese 2015, Elbrecht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Elbrecht and Leese 2015, Elbrecht et al.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et al. 2018)","plainTextFormattedCitation":"(Nielsen et al. 2018)","previouslyFormattedCitation":"(Nielse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Nielsen et al.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1FD573F8"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Mora et al. 2011, Costello et al. 2013, Bar-On et al. 2018)","plainTextFormattedCitation":"(Mora et al. 2011, Costello et al. 2013, Bar-On et al. 2018)","previouslyFormattedCitation":"(Mora et al. 2011, Costello et al. 2013, Bar-O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ora et al. 2011, Costello et al. 2013, Bar-On et al. 2018)</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30417C">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nd Ebenman 2006, Valiente-Banuet et al. 2015, Donohue et al. 2017)","plainTextFormattedCitation":"(Borrvall and Ebenman 2006, Valiente-Banuet et al. 2015, Donohue et al. 2017)","previouslyFormattedCitation":"(Borrvall and Ebenman 2006, Valiente-Banuet et al. 2015, Donohue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orrvall and Ebenman 2006, Valiente-Banuet et al. 2015, Donohue et al. 2017)</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lastRenderedPageBreak/>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7C11DA0D" w14:textId="1F6294B9"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30417C">
        <w:rPr>
          <w:rFonts w:ascii="Times New Roman" w:hAnsi="Times New Roman" w:cs="Times New Roman"/>
          <w:noProof/>
        </w:rPr>
        <w:t>Baker, R., A. Buckland, and M. Sheaves. 2014. Fish gut content analysis: Robust measures of diet composition. Fish and Fisheries 15:170–177.</w:t>
      </w:r>
    </w:p>
    <w:p w14:paraId="53E7250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On, Y. M., R. Phillips, and R. Milo. 2018. The biomass distribution on Earth. Proceedings of the National Academy of Sciences of the United States of America 115:6506–6511.</w:t>
      </w:r>
    </w:p>
    <w:p w14:paraId="658349A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ton, K. 2020. MuMIn: Multi-Model Inference.</w:t>
      </w:r>
    </w:p>
    <w:p w14:paraId="78ACEDD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orrvall, C., and B. Ebenman. 2006. Early onset of secondary extinctions in ecological communities following the loss of top predators. Ecology Letters 9:435–442.</w:t>
      </w:r>
    </w:p>
    <w:p w14:paraId="1D2D6C6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die, J. F., C. E. Aslan, H. S. Rogers, K. H. Redford, J. L. Maron, J. L. Bronstein, and C. R. Groves. 2014. Secondary extinctions of biodiversity. Trends in Ecology and Evolution 29:664–672.</w:t>
      </w:r>
    </w:p>
    <w:p w14:paraId="72A5A6A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57F6533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ui, A., H. Lowman, A. S. Guerra, and A. Miller-ter Kuile. 2020. calecopal: A California-inspired Package of Color Palettes.</w:t>
      </w:r>
    </w:p>
    <w:p w14:paraId="1FE25D7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4A2754F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ostello, M. J., R. M. May, and N. E. Stork. 2013. Can we name earth’s species before they go extinct? Science 339:413–416.</w:t>
      </w:r>
    </w:p>
    <w:p w14:paraId="61F3B2A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igel, C., A. Curtsdotter, J. Riede, B. Klarner, and U. Brose. 2014. Unravelling the complex structure of forest soil food webs: Higher omnivory and more trophic levels. Oikos 123:1157–1172.</w:t>
      </w:r>
    </w:p>
    <w:p w14:paraId="5D1923C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onohue, I., O. L. Petchey, S. Kéfi, A. Génin, A. L. Jackson, Q. Yang, and N. E. O’Connor. 2017. Loss of predator species, not intermediate consumers, triggers rapid and dramatic extinction cascades. Global Change Biology 23:2962–2972.</w:t>
      </w:r>
    </w:p>
    <w:p w14:paraId="287E80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uffy, D. C., and S. Jackson. 1986. Diet Studies of Seabirds: A Review of Methods. Colonial Waterbirds 9:1–17.</w:t>
      </w:r>
    </w:p>
    <w:p w14:paraId="18092ED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3356FA2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lastRenderedPageBreak/>
        <w:t>Elbrecht, V., and F. Leese. 2015. Can DNA-based ecosystem assessments quantify species abundance? Testing primer bias and biomass-sequence relationships with an innovative metabarcoding protocol. PLoS ONE 10:1–16.</w:t>
      </w:r>
    </w:p>
    <w:p w14:paraId="2AC749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lbrecht, V., B. Peinert, and F. Leese. 2017. Sorting things out: Assessing effects of unequal specimen biomass on DNA metabarcoding. Ecology and Evolution 7:6918–6926.</w:t>
      </w:r>
    </w:p>
    <w:p w14:paraId="3A6C56A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arnier, E., J. Cortez, G. Billès, M. L. Navas, C. Roumet, M. Debussche, G. Laurent, A. Blanchard, D. Aubry, A. Bellmann, C. Neill, and J. P. Toussaint. 2004. Plant functional markers capture ecosystem properties during secondary succession. Ecology 85:2630–2637.</w:t>
      </w:r>
    </w:p>
    <w:p w14:paraId="69441B2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vel, D., T. Poisot, C. Albouy, L. Velez, and D. Mouillot. 2013. Inferring food web structure from predator-prey body size relationships. Methods in Ecology and Evolution 4:1083–1090.</w:t>
      </w:r>
    </w:p>
    <w:p w14:paraId="74D3927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y, C., D. H. Figueroa, L. N. Hudson, A. Ma, D. Perkins, and G. Woodward. 2015. Joining the dots: An automated method for constructing food webs from compendia of published interactions. Food Webs 5:11–20.</w:t>
      </w:r>
    </w:p>
    <w:p w14:paraId="73A7E35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eenstone, M. H., D. C. Weber, T. C. Coudron, and M. E. Payton. 2011. Unnecessary roughness? Testing the hypothesis that predators destined for molecular gut-content analysis must be hand-collected to avoid cross-contamination. Molecular Ecology Resources 11:286–293.</w:t>
      </w:r>
    </w:p>
    <w:p w14:paraId="0ACA165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ndler, A., D. Gruner, W. Haines, M. Lange, and K. Kaneshiro. 2007. Arthropod surveys on Palmyra Atoll, Line Islands, and insights into the decline of the native tree Pisonia grandis (Nyctaginaceae). Pacific Science 61:485–502.</w:t>
      </w:r>
    </w:p>
    <w:p w14:paraId="05C8D4D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rtig, F. 2020. DHARMa.</w:t>
      </w:r>
    </w:p>
    <w:p w14:paraId="0499000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ines, J., D. P. Giling, M. Rzanny, W. Voigt, S. T. Meyer, W. W. Weisser, N. Eisenhauer, and A. Ebeling. 2019. A meta food web for invertebrate species collected in a European grassland. Ecology 100:2679.</w:t>
      </w:r>
    </w:p>
    <w:p w14:paraId="7CA3364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1C65456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sieh, T. C., K. H. Ma, and A. Chao. 2016. iNEXT: an R package for rarefaction and extrapolation of species diversity (Hill numbers). Methods in Ecology and Evolution 7:1451–1456.</w:t>
      </w:r>
    </w:p>
    <w:p w14:paraId="7424B94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yslop, E. J. 1980. Stomach contents analysis - a review of methods and their application. Journal of Fish Biology 17:411–429.</w:t>
      </w:r>
    </w:p>
    <w:p w14:paraId="3FE443A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Ings, T. C., J. M. Montoya, J. Bascompte, N. Bluthgren, L. Brown, C. Dormann, F. Edwards, D. Figueroa, U. Jacob, J. I. Jones, R. B. Lauridsen, M. E. Ledger, H. M. Lewis, J. M. Olesen, F. J. F. Van Veen, P. H. Warren, and G. Woodward. 2009. Ecological networks - Beyond food webs. Journal of Animal Ecology 78:253–269.</w:t>
      </w:r>
    </w:p>
    <w:p w14:paraId="3304A2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53CF8F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Krehenwinkel, H., S. Kennedy, S. Pekár, and R. G. Gillespie. 2017. A cost‐efficient and simple protocol to enrich prey DNA from extractions of predatory arthropods for large‐scale gut content analysis by Illumina sequencing. Methods in Ecology and Evolution 8:126–134.</w:t>
      </w:r>
    </w:p>
    <w:p w14:paraId="5CCA20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Laigle, I., I. Aubin, C. Digel, U. Brose, I. Boulangeat, and D. Gravel. 2018. Species traits as drivers of food web structure. Oikos 127:316–326.</w:t>
      </w:r>
    </w:p>
    <w:p w14:paraId="514401E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lastRenderedPageBreak/>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w:t>
      </w:r>
    </w:p>
    <w:p w14:paraId="3908EB4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Cann, K. 2000. The diversity–stability debate. Nature 405.</w:t>
      </w:r>
    </w:p>
    <w:p w14:paraId="2636FB2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Elroy, M. E., T. L. Dressler, G. C. Titcomb, E. A. Wilson, K. Deiner, T. L. Dudley, E. J. Eliason, N. T. Evans, S. D. Gaines, K. D. Lafferty, G. A. Lamberti, Y. Li, D. M. Lodge, M. S. Love, A. R. Mahon, M. E. Pfrender, M. A. Renshaw, K. A. Selkoe, and C. L. Jerde. 2020. Calibrating Environmental DNA Metabarcoding to Conventional Surveys for Measuring Fish Species Richness. Frontiers in Ecology and Evolution 8:0–12.</w:t>
      </w:r>
    </w:p>
    <w:p w14:paraId="264CEFE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Laughlin, Ó. B., T. Jonsson, and M. C. Emmerson. 2010. Temporal Variability in Predator-Prey Relationships of a Forest Floor Food Web. Page Advances in Ecological Research. Elsevier Ltd.</w:t>
      </w:r>
    </w:p>
    <w:p w14:paraId="709BBB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iller-ter Kuile, A., A. Apigo, and H. Young. 2020. Effects of surface sterilization on diet DNA metabarcoding data of invertebrate consumers in mesocosms and natural environments.</w:t>
      </w:r>
    </w:p>
    <w:p w14:paraId="21779D4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ora, C., D. P. Tittensor, S. Adl, A. G. B. Simpson, and B. Worm. 2011. How many species are there on earth and in the ocean? PLoS Biology 9:1–8.</w:t>
      </w:r>
    </w:p>
    <w:p w14:paraId="04DA043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akazawa, T. 2017. Individual interaction data are required in community ecology: a conceptual review of the predator–prey mass ratio and more. Ecological Research 32:5–12.</w:t>
      </w:r>
    </w:p>
    <w:p w14:paraId="3AE06DC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ielsen, J. M., E. L. Clare, B. Hayden, M. T. Brett, and P. Kratina. 2018. Diet tracing in ecology: Method comparison and selection. Methods in Ecology and Evolution 9:278–291.</w:t>
      </w:r>
    </w:p>
    <w:p w14:paraId="4EE01C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iechnik, D. A., S. P. Lawler, and N. D. Martinez. 2008. Food-web assembly during a classic biogeographic study: species’ “trophic breadth.” Oikos 117:665–674.</w:t>
      </w:r>
    </w:p>
    <w:p w14:paraId="06BE809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lis, G. A. 1991. Complex Trophic Interactions in Deserts: An Empirical Critique of Food-Web Theory. The American Naturalist 138:123–155.</w:t>
      </w:r>
    </w:p>
    <w:p w14:paraId="5558656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meranz, J. P. F., R. M. Thompson, T. Poisot, and J. S. Harding. 2019. Inferring predator–prey interactions in food webs. Methods in Ecology and Evolution 10:356–367.</w:t>
      </w:r>
    </w:p>
    <w:p w14:paraId="3B36982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rter, T. M., and M. Hajibabaei. 2018. Over 2.5 million COI sequences in GenBank and growing. PLoS ONE 13:1–16.</w:t>
      </w:r>
    </w:p>
    <w:p w14:paraId="3878D0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affaelli, D. 2007. Food webs, body size and the curse of the latin binomial. From Energetics to Ecosystems: The Dynamics and Structure of Ecological Systems:53–64.</w:t>
      </w:r>
    </w:p>
    <w:p w14:paraId="0DF451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all, B. C., G. Kalinkat, D. Ott, O. Vucic-Prestic, and U. Brose. 2011. Taxonomic versus allometric constraints on non-linear interaction strengths. Oikos 120:483–492.</w:t>
      </w:r>
    </w:p>
    <w:p w14:paraId="70F3957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udolf, V. H. W., N. L. Rasmussen, C. J. Dibble, and B. G. Van Allen. 2014. Resolving the roles of body size and species identity in driving functional diversity. Proceedings of the Royal Society B 281:20133203.</w:t>
      </w:r>
    </w:p>
    <w:p w14:paraId="4BB9EE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8. Effects of predator hunting mode on grassland ecosystem function. Science 319:952–954.</w:t>
      </w:r>
    </w:p>
    <w:p w14:paraId="3701FFB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9. Effects of predator functional diversity on grassland ecosystem function. Ecology 90:2339–2345.</w:t>
      </w:r>
    </w:p>
    <w:p w14:paraId="62BC4E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heppard, S. K., and J. D. Harwood. 2005. Advances in molecular ecology: Tracking trophic links through predator-prey food-webs. Functional Ecology 19:751–762.</w:t>
      </w:r>
    </w:p>
    <w:p w14:paraId="6D12B24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imberloff, D. S., and E. O. Wilson. 1969. Experimental Zoogeography of Islands : The Colonization of Empty Islands. Ecology 50:278–296.</w:t>
      </w:r>
    </w:p>
    <w:p w14:paraId="014D72FC"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 xml:space="preserve">Sohlström, E. H., L. Marian, A. D. Barnes, N. F. Haneda, S. Scheu, B. C. Rall, U. Brose, and M. Jochum. 2018. Applying generalized allometric regressions to predict live body mass of </w:t>
      </w:r>
      <w:r w:rsidRPr="0030417C">
        <w:rPr>
          <w:rFonts w:ascii="Times New Roman" w:hAnsi="Times New Roman" w:cs="Times New Roman"/>
          <w:noProof/>
        </w:rPr>
        <w:lastRenderedPageBreak/>
        <w:t>tropical and temperate arthropods. Ecology and Evolution 8:12737–12749.</w:t>
      </w:r>
    </w:p>
    <w:p w14:paraId="1340DB5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rk, N. E. 2018. How Many Species of Insects and Other Terrestrial Arthropods Are There on Earth? Annual Review of Entomology 63:31–45.</w:t>
      </w:r>
    </w:p>
    <w:p w14:paraId="3A2AFEA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uffer, D. B., J. Camacho, R. Guimera, C. A. Ng, and L. A. Nunes Amaral. 2005. Quantitative patterns in the structure of model and empirical food webs. Ecology 86:1301–1311.</w:t>
      </w:r>
    </w:p>
    <w:p w14:paraId="1E79446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u, G., R. Dudley, T. Pan, M. Zheng, L. Peng, and Q. Li. 2020. Maximum aerodynamic force production by the wandering glider dragonfly (Pantala flavescens, Libellulidae). The Journal of experimental biology 223.</w:t>
      </w:r>
    </w:p>
    <w:p w14:paraId="2D41BD7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liente-Banuet, A., M. A. Aizen, J. M. Alcántara, J. Arroyo, A. Cocucci, M. Galetti, M. B. García, D. García, J. M. Gómez, P. Jordano, R. Medel, L. Navarro, J. R. Obeso, R. Oviedo, N. Ramírez, P. J. Rey, A. Traveset, M. Verdú, and R. Zamora. 2015. Beyond species loss: The extinction of ecological interactions in a changing world. Functional Ecology 29:299–307.</w:t>
      </w:r>
    </w:p>
    <w:p w14:paraId="4E0F6CB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40CA1E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ilson, E. E., and E. M. Wolkovich. 2011. Scavenging: How carnivores and carrion structure communities. Trends in Ecology and Evolution 26:129–135.</w:t>
      </w:r>
    </w:p>
    <w:p w14:paraId="250A215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oodward, G., B. Ebenman, M. Emmerson, J. M. Montoya, J. M. Olesen, A. Valido, and P. H. Warren. 2005. Body size in ecological networks. Trends in Ecology and Evolution 20:402–409.</w:t>
      </w:r>
    </w:p>
    <w:p w14:paraId="10ADB09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aninek, J. S., and D. Gnanvossou. 1993. Fresh and dry wei ghts of Mononychellus tanajoa (Acari: Tetranychidae): A functional description of biomass accumulation. Experimental and Applied Acarology 17:775–779.</w:t>
      </w:r>
    </w:p>
    <w:p w14:paraId="725B79B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09B3EFAC" w14:textId="3A59A040" w:rsidR="00DE3441" w:rsidRDefault="0030417C" w:rsidP="003F3823">
      <w:pPr>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04635F78"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03T10:28:00Z" w:initials="AMK">
    <w:p w14:paraId="6EED2020" w14:textId="77777777" w:rsidR="00B66A52" w:rsidRDefault="00B66A52">
      <w:pPr>
        <w:pStyle w:val="CommentText"/>
      </w:pPr>
      <w:r>
        <w:rPr>
          <w:rStyle w:val="CommentReference"/>
        </w:rPr>
        <w:annotationRef/>
      </w:r>
      <w:r>
        <w:t>To do:</w:t>
      </w:r>
    </w:p>
    <w:p w14:paraId="74BE692E" w14:textId="77777777" w:rsidR="00B66A52" w:rsidRDefault="00B66A52" w:rsidP="00B66A52">
      <w:pPr>
        <w:pStyle w:val="CommentText"/>
        <w:numPr>
          <w:ilvl w:val="0"/>
          <w:numId w:val="4"/>
        </w:numPr>
      </w:pPr>
      <w:r>
        <w:t>Check figure and table numbering throughout</w:t>
      </w:r>
    </w:p>
    <w:p w14:paraId="20FC908F" w14:textId="77777777" w:rsidR="00B66A52" w:rsidRDefault="00B66A52" w:rsidP="00B66A52">
      <w:pPr>
        <w:pStyle w:val="CommentText"/>
        <w:numPr>
          <w:ilvl w:val="0"/>
          <w:numId w:val="4"/>
        </w:numPr>
      </w:pPr>
      <w:r>
        <w:t>Update figure/table numbering in supplement</w:t>
      </w:r>
    </w:p>
    <w:p w14:paraId="668B3CA3" w14:textId="77777777" w:rsidR="00B66A52" w:rsidRDefault="00B66A52" w:rsidP="00B66A52">
      <w:pPr>
        <w:pStyle w:val="CommentText"/>
        <w:numPr>
          <w:ilvl w:val="0"/>
          <w:numId w:val="4"/>
        </w:numPr>
      </w:pPr>
      <w:r>
        <w:t>Add in citations</w:t>
      </w:r>
    </w:p>
    <w:p w14:paraId="41CB71F8" w14:textId="77777777" w:rsidR="00B66A52" w:rsidRDefault="00B66A52" w:rsidP="00B66A52">
      <w:pPr>
        <w:pStyle w:val="CommentText"/>
        <w:numPr>
          <w:ilvl w:val="0"/>
          <w:numId w:val="4"/>
        </w:numPr>
      </w:pPr>
      <w:r>
        <w:t>Update figures</w:t>
      </w:r>
    </w:p>
    <w:p w14:paraId="60F6B568" w14:textId="10052A4B" w:rsidR="00B66A52" w:rsidRDefault="00B66A52" w:rsidP="00B66A52">
      <w:pPr>
        <w:pStyle w:val="CommentText"/>
        <w:numPr>
          <w:ilvl w:val="0"/>
          <w:numId w:val="4"/>
        </w:numPr>
      </w:pPr>
      <w:r>
        <w:t>More keywords?</w:t>
      </w:r>
    </w:p>
  </w:comment>
  <w:comment w:id="1" w:author="Ana Miller-Ter Kuile" w:date="2021-03-03T10:27:00Z" w:initials="AMK">
    <w:p w14:paraId="233A1013" w14:textId="726D9ABF" w:rsidR="00E22E12" w:rsidRDefault="00E22E12">
      <w:pPr>
        <w:pStyle w:val="CommentText"/>
      </w:pPr>
      <w:r>
        <w:rPr>
          <w:rStyle w:val="CommentReference"/>
        </w:rPr>
        <w:annotationRef/>
      </w:r>
      <w:r>
        <w:t>Suggestions for more?</w:t>
      </w:r>
    </w:p>
  </w:comment>
  <w:comment w:id="2" w:author="Ana Miller-Ter Kuile" w:date="2021-03-03T11:49:00Z" w:initials="AMK">
    <w:p w14:paraId="5E2D431C" w14:textId="115012EF" w:rsidR="002F52C7" w:rsidRDefault="002F52C7">
      <w:pPr>
        <w:pStyle w:val="CommentText"/>
      </w:pPr>
      <w:r>
        <w:rPr>
          <w:rStyle w:val="CommentReference"/>
        </w:rPr>
        <w:annotationRef/>
      </w:r>
      <w:r>
        <w:t>update</w:t>
      </w:r>
    </w:p>
  </w:comment>
  <w:comment w:id="3"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4" w:author="Ana Miller-Ter Kuile" w:date="2021-03-03T10:21:00Z" w:initials="AMK">
    <w:p w14:paraId="092EB8E8" w14:textId="653FF0E9" w:rsidR="00B40560" w:rsidRDefault="00B40560">
      <w:pPr>
        <w:pStyle w:val="CommentText"/>
      </w:pPr>
      <w:r>
        <w:rPr>
          <w:rStyle w:val="CommentReference"/>
        </w:rPr>
        <w:annotationRef/>
      </w:r>
      <w:r>
        <w:t>before</w:t>
      </w:r>
    </w:p>
  </w:comment>
  <w:comment w:id="5" w:author="Austen Apigo" w:date="2021-03-01T16:01:00Z" w:initials="AA">
    <w:p w14:paraId="498CB255" w14:textId="1ADCE219" w:rsidR="00F151EE" w:rsidRDefault="00F151EE">
      <w:pPr>
        <w:pStyle w:val="CommentText"/>
      </w:pPr>
      <w:r>
        <w:rPr>
          <w:rStyle w:val="CommentReference"/>
        </w:rPr>
        <w:annotationRef/>
      </w:r>
      <w:r>
        <w:t xml:space="preserve">And did this too using negative controls to account for prey sequence jumping? </w:t>
      </w:r>
    </w:p>
  </w:comment>
  <w:comment w:id="6" w:author="Ana Miller-Ter Kuile" w:date="2021-03-03T10:25:00Z" w:initials="AMK">
    <w:p w14:paraId="54270910" w14:textId="61DC508C" w:rsidR="00B40560" w:rsidRDefault="00B40560">
      <w:pPr>
        <w:pStyle w:val="CommentText"/>
      </w:pPr>
      <w:r>
        <w:rPr>
          <w:rStyle w:val="CommentReference"/>
        </w:rPr>
        <w:annotationRef/>
      </w:r>
      <w:r w:rsidR="00255EC5">
        <w:t>Note: Put in negative control methods I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6B568" w15:done="0"/>
  <w15:commentEx w15:paraId="233A1013" w15:done="0"/>
  <w15:commentEx w15:paraId="5E2D431C" w15:done="0"/>
  <w15:commentEx w15:paraId="26DA878B" w15:done="0"/>
  <w15:commentEx w15:paraId="092EB8E8" w15:paraIdParent="26DA878B" w15:done="0"/>
  <w15:commentEx w15:paraId="498CB255" w15:done="0"/>
  <w15:commentEx w15:paraId="54270910" w15:paraIdParent="498CB2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E344" w16cex:dateUtc="2021-03-03T16:28:00Z"/>
  <w16cex:commentExtensible w16cex:durableId="23E9E306" w16cex:dateUtc="2021-03-03T16:27:00Z"/>
  <w16cex:commentExtensible w16cex:durableId="23E9F644" w16cex:dateUtc="2021-03-03T17:49:00Z"/>
  <w16cex:commentExtensible w16cex:durableId="23E78FCF" w16cex:dateUtc="2021-03-02T00:07:00Z"/>
  <w16cex:commentExtensible w16cex:durableId="23E9E1AB" w16cex:dateUtc="2021-03-03T16:21:00Z"/>
  <w16cex:commentExtensible w16cex:durableId="23E78E59" w16cex:dateUtc="2021-03-02T00:01:00Z"/>
  <w16cex:commentExtensible w16cex:durableId="23E9E289" w16cex:dateUtc="2021-03-03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6B568" w16cid:durableId="23E9E344"/>
  <w16cid:commentId w16cid:paraId="233A1013" w16cid:durableId="23E9E306"/>
  <w16cid:commentId w16cid:paraId="5E2D431C" w16cid:durableId="23E9F644"/>
  <w16cid:commentId w16cid:paraId="26DA878B" w16cid:durableId="23E78FCF"/>
  <w16cid:commentId w16cid:paraId="092EB8E8" w16cid:durableId="23E9E1AB"/>
  <w16cid:commentId w16cid:paraId="498CB255" w16cid:durableId="23E78E59"/>
  <w16cid:commentId w16cid:paraId="54270910" w16cid:durableId="23E9E2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55EC5"/>
    <w:rsid w:val="002634AD"/>
    <w:rsid w:val="0027142C"/>
    <w:rsid w:val="00272F2E"/>
    <w:rsid w:val="002839CD"/>
    <w:rsid w:val="00291AAB"/>
    <w:rsid w:val="0029353F"/>
    <w:rsid w:val="00294969"/>
    <w:rsid w:val="002A0B84"/>
    <w:rsid w:val="002A1711"/>
    <w:rsid w:val="002A238E"/>
    <w:rsid w:val="002A4EE8"/>
    <w:rsid w:val="002B0371"/>
    <w:rsid w:val="002B0AC6"/>
    <w:rsid w:val="002B75ED"/>
    <w:rsid w:val="002B7BAF"/>
    <w:rsid w:val="002C2187"/>
    <w:rsid w:val="002D7EE0"/>
    <w:rsid w:val="002E3980"/>
    <w:rsid w:val="002F29FA"/>
    <w:rsid w:val="002F52C7"/>
    <w:rsid w:val="002F62A7"/>
    <w:rsid w:val="002F7925"/>
    <w:rsid w:val="0030417C"/>
    <w:rsid w:val="00305DBF"/>
    <w:rsid w:val="00307687"/>
    <w:rsid w:val="00341F31"/>
    <w:rsid w:val="003468A3"/>
    <w:rsid w:val="003507EC"/>
    <w:rsid w:val="00353D0D"/>
    <w:rsid w:val="00355E52"/>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467F9"/>
    <w:rsid w:val="00546DF8"/>
    <w:rsid w:val="005676C9"/>
    <w:rsid w:val="005730E0"/>
    <w:rsid w:val="0059261E"/>
    <w:rsid w:val="005961E9"/>
    <w:rsid w:val="005963C3"/>
    <w:rsid w:val="005A2AE9"/>
    <w:rsid w:val="005B0CAE"/>
    <w:rsid w:val="005B2EE2"/>
    <w:rsid w:val="005D4BB1"/>
    <w:rsid w:val="005E4F17"/>
    <w:rsid w:val="00600687"/>
    <w:rsid w:val="00602E4D"/>
    <w:rsid w:val="006058A6"/>
    <w:rsid w:val="00606769"/>
    <w:rsid w:val="0060750A"/>
    <w:rsid w:val="00617DAF"/>
    <w:rsid w:val="006203A6"/>
    <w:rsid w:val="00622D18"/>
    <w:rsid w:val="00624885"/>
    <w:rsid w:val="00627850"/>
    <w:rsid w:val="00666F1F"/>
    <w:rsid w:val="0067570A"/>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814A30"/>
    <w:rsid w:val="00823D7D"/>
    <w:rsid w:val="00831D06"/>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5436A"/>
    <w:rsid w:val="00A6309C"/>
    <w:rsid w:val="00AA21CE"/>
    <w:rsid w:val="00AA468F"/>
    <w:rsid w:val="00AA7DFB"/>
    <w:rsid w:val="00AB0CAD"/>
    <w:rsid w:val="00AB5841"/>
    <w:rsid w:val="00AC3410"/>
    <w:rsid w:val="00AE15C5"/>
    <w:rsid w:val="00AE58D1"/>
    <w:rsid w:val="00B00773"/>
    <w:rsid w:val="00B1051B"/>
    <w:rsid w:val="00B111EE"/>
    <w:rsid w:val="00B26C4B"/>
    <w:rsid w:val="00B276E1"/>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7195"/>
    <w:rsid w:val="00C34DA1"/>
    <w:rsid w:val="00C413B0"/>
    <w:rsid w:val="00C47AA3"/>
    <w:rsid w:val="00C66243"/>
    <w:rsid w:val="00C66B85"/>
    <w:rsid w:val="00C74DBA"/>
    <w:rsid w:val="00C77D40"/>
    <w:rsid w:val="00C87714"/>
    <w:rsid w:val="00C924D0"/>
    <w:rsid w:val="00C959E3"/>
    <w:rsid w:val="00CA1461"/>
    <w:rsid w:val="00CA4770"/>
    <w:rsid w:val="00CB0296"/>
    <w:rsid w:val="00CC208F"/>
    <w:rsid w:val="00CC465F"/>
    <w:rsid w:val="00CD2D4F"/>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7A3A"/>
    <w:rsid w:val="00FB09BB"/>
    <w:rsid w:val="00FB0D5B"/>
    <w:rsid w:val="00FB576C"/>
    <w:rsid w:val="00FB5F0B"/>
    <w:rsid w:val="00FC6BBF"/>
    <w:rsid w:val="00FD30F9"/>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4</Pages>
  <Words>35967</Words>
  <Characters>205016</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6</cp:revision>
  <dcterms:created xsi:type="dcterms:W3CDTF">2021-03-03T16:38:00Z</dcterms:created>
  <dcterms:modified xsi:type="dcterms:W3CDTF">2021-03-0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ecology</vt:lpwstr>
  </property>
  <property fmtid="{D5CDD505-2E9C-101B-9397-08002B2CF9AE}" pid="24" name="Mendeley Unique User Id_1">
    <vt:lpwstr>2f10fa0e-9672-34ce-b1a5-510ee9349f87</vt:lpwstr>
  </property>
</Properties>
</file>